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30302C" w:rsidRDefault="00E15B62" w:rsidP="006F1F34">
      <w:pPr>
        <w:pStyle w:val="BBAuthorName"/>
      </w:pPr>
      <w:proofErr w:type="spellStart"/>
      <w:r w:rsidRPr="0030302C">
        <w:t>Paweł</w:t>
      </w:r>
      <w:proofErr w:type="spellEnd"/>
      <w:r w:rsidRPr="0030302C">
        <w:t xml:space="preserve"> Wiczling*, </w:t>
      </w:r>
      <w:r w:rsidR="00681A67" w:rsidRPr="0030302C">
        <w:t xml:space="preserve">Agnieszka </w:t>
      </w:r>
      <w:proofErr w:type="spellStart"/>
      <w:r w:rsidR="00681A67" w:rsidRPr="0030302C">
        <w:t>Kamedulska</w:t>
      </w:r>
      <w:proofErr w:type="spellEnd"/>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14C54BE6" w:rsidR="00681A67" w:rsidRPr="00EC5A87" w:rsidRDefault="00681A67" w:rsidP="009D36EE">
      <w:pPr>
        <w:pStyle w:val="TAMainText"/>
      </w:pPr>
      <w:r>
        <w:t>The selection</w:t>
      </w:r>
      <w:r w:rsidRPr="00EC5A87">
        <w:t xml:space="preserve"> of </w:t>
      </w:r>
      <w:r>
        <w:t xml:space="preserve">stationary phases is an important aspect </w:t>
      </w:r>
      <w:r w:rsidR="00C363AC">
        <w:t>of analytical work</w:t>
      </w:r>
      <w:r w:rsidR="003A6CC0">
        <w:t>. Several</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003A6CC0">
        <w:t>. They has been recently reviewed i</w:t>
      </w:r>
      <w:r w:rsidR="005F7416">
        <w:t>n literature</w:t>
      </w:r>
      <w:r w:rsidR="00BE4FC0">
        <w:t>.</w:t>
      </w:r>
      <w:r w:rsidRPr="00EC5A87">
        <w:fldChar w:fldCharType="begin"/>
      </w:r>
      <w:r w:rsidR="009D36EE">
        <w:instrText xml:space="preserve"> ADDIN ZOTERO_ITEM CSL_CITATION {"citationID":"NCylqwBO","properties":{"formattedCitation":"\\super 1,2\\nosupersub{}","plainCitation":"1,2","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schema":"https://github.com/citation-style-language/schema/raw/master/csl-citation.json"} </w:instrText>
      </w:r>
      <w:r w:rsidRPr="00EC5A87">
        <w:fldChar w:fldCharType="separate"/>
      </w:r>
      <w:r w:rsidR="009D36EE" w:rsidRPr="009D36EE">
        <w:rPr>
          <w:szCs w:val="24"/>
          <w:vertAlign w:val="superscript"/>
        </w:rPr>
        <w:t>1,2</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using </w:t>
      </w:r>
      <w:r w:rsidR="009D36EE">
        <w:t>probe</w:t>
      </w:r>
      <w:r w:rsidRPr="00EC5A87">
        <w:t xml:space="preserv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009D36EE">
        <w:t>, aiming to estimate the most important chromatographic characteristics, e.g. column efficiency, hydrophobicity, silanol activity, ion-exchange capacity, steric selectivity and the amount of metal impurities</w:t>
      </w:r>
      <w:r w:rsidRPr="00EC5A87">
        <w:t>.</w:t>
      </w:r>
      <w:r w:rsidR="00BE4FC0">
        <w:t xml:space="preserve"> </w:t>
      </w:r>
      <w:r w:rsidR="009D36EE">
        <w:t>Usually results are presented without building a formal statistical model that</w:t>
      </w:r>
      <w:r w:rsidR="00BE4FC0">
        <w:t xml:space="preserve"> limits</w:t>
      </w:r>
      <w:r w:rsidR="00C26B67">
        <w:t xml:space="preserve"> </w:t>
      </w:r>
      <w:r w:rsidR="00BE4FC0">
        <w:t xml:space="preserve">the practical </w:t>
      </w:r>
      <w:r w:rsidR="00C26B67">
        <w:t xml:space="preserve">usefulness </w:t>
      </w:r>
      <w:r w:rsidR="00BE4FC0">
        <w:t xml:space="preserve">of these methods </w:t>
      </w:r>
      <w:r w:rsidR="00C26B67">
        <w:t xml:space="preserve">in extrapolating </w:t>
      </w:r>
      <w:r w:rsidR="009D36EE">
        <w:t xml:space="preserve">the obtained </w:t>
      </w:r>
      <w:r w:rsidR="00C26B67">
        <w:t>results to other analytes and</w:t>
      </w:r>
      <w:r w:rsidR="00BE4FC0">
        <w:t xml:space="preserve"> </w:t>
      </w:r>
      <w:r w:rsidR="00C26B67">
        <w:t xml:space="preserve">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00BE4FC0">
        <w:t>.</w:t>
      </w:r>
      <w:r w:rsidRPr="00EC5A87">
        <w:fldChar w:fldCharType="begin"/>
      </w:r>
      <w:r w:rsidR="009D36EE">
        <w:instrText xml:space="preserve"> ADDIN ZOTERO_ITEM CSL_CITATION {"citationID":"sQ8hJU5o","properties":{"formattedCitation":"\\super 3\\nosupersub{}","plainCitation":"3","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9D36EE" w:rsidRPr="009D36EE">
        <w:rPr>
          <w:szCs w:val="24"/>
          <w:vertAlign w:val="superscript"/>
        </w:rPr>
        <w:t>3</w:t>
      </w:r>
      <w:r w:rsidRPr="00EC5A87">
        <w:fldChar w:fldCharType="end"/>
      </w:r>
      <w:r w:rsidR="00AC3168">
        <w:t xml:space="preserve"> </w:t>
      </w:r>
    </w:p>
    <w:p w14:paraId="797742E2" w14:textId="341EC348"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 xml:space="preserve">The accurate predictions of the retention time </w:t>
      </w:r>
      <w:r w:rsidR="00FB15F0">
        <w:t xml:space="preserve">across a range of columns </w:t>
      </w:r>
      <w:r w:rsidR="00256A0B">
        <w:t>in liquid chromatography is required or rapid column screening, computer-assisted method development and method transfer</w:t>
      </w:r>
      <w:r w:rsidR="00BE4FC0">
        <w:t>.</w:t>
      </w:r>
      <w:r w:rsidR="00FA67E2">
        <w:fldChar w:fldCharType="begin"/>
      </w:r>
      <w:r w:rsidR="009D36EE">
        <w:instrText xml:space="preserve"> ADDIN ZOTERO_ITEM CSL_CITATION {"citationID":"6SBpHiDf","properties":{"formattedCitation":"\\super 4\\nosupersub{}","plainCitation":"4","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9D36EE" w:rsidRPr="009D36EE">
        <w:rPr>
          <w:szCs w:val="24"/>
          <w:vertAlign w:val="superscript"/>
        </w:rPr>
        <w:t>4</w:t>
      </w:r>
      <w:r w:rsidR="00FA67E2">
        <w:fldChar w:fldCharType="end"/>
      </w:r>
    </w:p>
    <w:p w14:paraId="6F4DCDD0" w14:textId="237E841E" w:rsidR="00681A67" w:rsidRPr="00AF079C" w:rsidRDefault="00681A67" w:rsidP="006F1F34">
      <w:pPr>
        <w:pStyle w:val="TAMainText"/>
      </w:pPr>
      <w:r w:rsidRPr="00AF079C">
        <w:t>In this work we applied the previously developed Bayesian multilevel framework</w:t>
      </w:r>
      <w:r>
        <w:fldChar w:fldCharType="begin"/>
      </w:r>
      <w:r w:rsidR="009D36EE">
        <w:instrText xml:space="preserve"> ADDIN ZOTERO_ITEM CSL_CITATION {"citationID":"SdNIOkbH","properties":{"formattedCitation":"\\super 5\\uc0\\u8211{}8\\nosupersub{}","plainCitation":"5–8","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9D36EE" w:rsidRPr="009D36EE">
        <w:rPr>
          <w:szCs w:val="24"/>
          <w:vertAlign w:val="superscript"/>
        </w:rPr>
        <w:t>5–8</w:t>
      </w:r>
      <w:r>
        <w:fldChar w:fldCharType="end"/>
      </w:r>
      <w:r w:rsidRPr="00AF079C">
        <w:t xml:space="preserve"> to characterize chromatographic </w:t>
      </w:r>
      <w:r w:rsidRPr="00AF079C">
        <w:t xml:space="preserve">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is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lastRenderedPageBreak/>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3C105508"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009D36EE">
        <w:instrText xml:space="preserve"> ADDIN ZOTERO_ITEM CSL_CITATION {"citationID":"8BhshHE3","properties":{"formattedCitation":"\\super 9\\nosupersub{}","plainCitation":"9","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9D36EE" w:rsidRPr="009D36EE">
        <w:rPr>
          <w:szCs w:val="24"/>
          <w:vertAlign w:val="superscript"/>
        </w:rPr>
        <w:t>9</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009D36EE">
        <w:instrText xml:space="preserve"> ADDIN ZOTERO_ITEM CSL_CITATION {"citationID":"zI2uddhq","properties":{"formattedCitation":"\\super 10\\nosupersub{}","plainCitation":"10","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9D36EE" w:rsidRPr="009D36EE">
        <w:rPr>
          <w:szCs w:val="24"/>
          <w:vertAlign w:val="superscript"/>
        </w:rPr>
        <w:t>10</w:t>
      </w:r>
      <w:r w:rsidRPr="00CB00D3">
        <w:fldChar w:fldCharType="end"/>
      </w:r>
      <w:r w:rsidR="00681A67" w:rsidRPr="00CB00D3">
        <w:t xml:space="preserve"> based on the structures of analytes generated from SMILES strings. </w:t>
      </w:r>
    </w:p>
    <w:p w14:paraId="7A0D36F8" w14:textId="32376FF3"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9D36EE">
        <w:instrText xml:space="preserve"> ADDIN ZOTERO_ITEM CSL_CITATION {"citationID":"qjTANIAl","properties":{"formattedCitation":"\\super 5\\nosupersub{}","plainCitation":"5","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9D36EE" w:rsidRPr="009D36EE">
        <w:rPr>
          <w:szCs w:val="24"/>
          <w:vertAlign w:val="superscript"/>
        </w:rPr>
        <w:t>5</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39FFAE8C"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9D36EE">
        <w:instrText xml:space="preserve"> ADDIN ZOTERO_ITEM CSL_CITATION {"citationID":"3You2FZT","properties":{"formattedCitation":"\\super 11,12\\nosupersub{}","plainCitation":"11,12","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9D36EE" w:rsidRPr="009D36EE">
        <w:rPr>
          <w:szCs w:val="24"/>
          <w:vertAlign w:val="superscript"/>
        </w:rPr>
        <w:t>11,12</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9D36EE">
        <w:instrText xml:space="preserve"> ADDIN ZOTERO_ITEM CSL_CITATION {"citationID":"OH58h01i","properties":{"formattedCitation":"\\super 13\\nosupersub{}","plainCitation":"13","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9D36EE" w:rsidRPr="009D36EE">
        <w:rPr>
          <w:szCs w:val="24"/>
          <w:vertAlign w:val="superscript"/>
        </w:rPr>
        <w:t>13</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E927E4"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E927E4"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E927E4"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E927E4"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393D7AFF"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9D36EE">
        <w:instrText xml:space="preserve"> ADDIN ZOTERO_ITEM CSL_CITATION {"citationID":"PxyA55zC","properties":{"formattedCitation":"\\super 11\\nosupersub{}","plainCitation":"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9D36EE" w:rsidRPr="009D36EE">
        <w:rPr>
          <w:szCs w:val="24"/>
          <w:vertAlign w:val="superscript"/>
        </w:rPr>
        <w:t>11</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E927E4"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2CA2330D"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w:t>
      </w:r>
      <w:r w:rsidR="00C74E0F" w:rsidRPr="00B1628E">
        <w:t>and</w:t>
      </w:r>
      <w:r w:rsidR="00C74E0F">
        <w:rPr>
          <w:i/>
          <w:iCs/>
        </w:rPr>
        <w:t xml:space="preserve">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w:t>
      </w:r>
      <w:r w:rsidR="00B33FFD" w:rsidRPr="00B1628E">
        <w:t>and</w:t>
      </w:r>
      <w:r w:rsidR="00B33FFD">
        <w:rPr>
          <w:i/>
          <w:iCs/>
        </w:rPr>
        <w:t xml:space="preserve">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A,αm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A,dαB)</m:t>
        </m:r>
      </m:oMath>
      <w:r w:rsidR="002A1632">
        <w:t xml:space="preserve">. </w:t>
      </w:r>
      <w:r w:rsidR="00706B62">
        <w:t xml:space="preserve">The </w:t>
      </w:r>
      <w:proofErr w:type="spellStart"/>
      <w:r w:rsidR="00B1628E" w:rsidRPr="00B1628E">
        <w:rPr>
          <w:i/>
          <w:iCs/>
        </w:rPr>
        <w:t>pKa</w:t>
      </w:r>
      <w:proofErr w:type="spellEnd"/>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as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rsidRPr="00B1628E">
        <w:rPr>
          <w:i/>
          <w:iCs/>
        </w:rPr>
        <w:t>c</w:t>
      </w:r>
      <w:r w:rsidR="0029085A" w:rsidRPr="00B1628E">
        <w:rPr>
          <w:rFonts w:ascii="Times New Roman" w:hAnsi="Times New Roman"/>
          <w:i/>
          <w:iCs/>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B1628E">
        <w:rPr>
          <w:i/>
          <w:iCs/>
        </w:rPr>
        <w:t>κ</w:t>
      </w:r>
      <w:r w:rsidR="00C4733B">
        <w:t xml:space="preserve"> and </w:t>
      </w:r>
      <w:proofErr w:type="spellStart"/>
      <w:r w:rsidR="00C4733B" w:rsidRPr="00B1628E">
        <w:rPr>
          <w:i/>
          <w:iCs/>
        </w:rPr>
        <w:t>cκ</w:t>
      </w:r>
      <w:proofErr w:type="spellEnd"/>
      <w:r w:rsidR="00C4733B">
        <w:t xml:space="preserve"> 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9065B02"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9D36EE">
        <w:instrText xml:space="preserve"> ADDIN ZOTERO_ITEM CSL_CITATION {"citationID":"Nayn6cTK","properties":{"formattedCitation":"\\super 5\\nosupersub{}","plainCitation":"5","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9D36EE" w:rsidRPr="009D36EE">
        <w:rPr>
          <w:szCs w:val="24"/>
          <w:vertAlign w:val="superscript"/>
        </w:rPr>
        <w:t>5</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w:t>
      </w:r>
      <w:r w:rsidR="00411B27">
        <w:lastRenderedPageBreak/>
        <w:t>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72160DA8"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9D36EE">
        <w:instrText xml:space="preserve"> ADDIN ZOTERO_ITEM CSL_CITATION {"citationID":"H14TxtW2","properties":{"formattedCitation":"\\super 14\\nosupersub{}","plainCitation":"14","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9D36EE" w:rsidRPr="009D36EE">
        <w:rPr>
          <w:szCs w:val="24"/>
          <w:vertAlign w:val="superscript"/>
        </w:rPr>
        <w:t>14</w:t>
      </w:r>
      <w:r w:rsidR="00A2047A">
        <w:fldChar w:fldCharType="end"/>
      </w:r>
      <w:r w:rsidR="00A2047A">
        <w:t xml:space="preserve"> </w:t>
      </w:r>
      <w:r w:rsidRPr="00015E77">
        <w:t>software linked with Rstudio</w:t>
      </w:r>
      <w:r w:rsidR="00A2047A">
        <w:fldChar w:fldCharType="begin"/>
      </w:r>
      <w:r w:rsidR="009D36EE">
        <w:instrText xml:space="preserve"> ADDIN ZOTERO_ITEM CSL_CITATION {"citationID":"c0z0p3CC","properties":{"formattedCitation":"\\super 15\\nosupersub{}","plainCitation":"15","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9D36EE" w:rsidRPr="009D36EE">
        <w:rPr>
          <w:szCs w:val="24"/>
          <w:vertAlign w:val="superscript"/>
        </w:rPr>
        <w:t>15</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9D36EE">
        <w:instrText xml:space="preserve"> ADDIN ZOTERO_ITEM CSL_CITATION {"citationID":"rKTCO69h","properties":{"formattedCitation":"\\super 16\\uc0\\u8211{}20\\nosupersub{}","plainCitation":"16–20","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9D36EE" w:rsidRPr="009D36EE">
        <w:rPr>
          <w:szCs w:val="24"/>
          <w:vertAlign w:val="superscript"/>
        </w:rPr>
        <w:t>16–20</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025141F"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58D34F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w:t>
      </w:r>
    </w:p>
    <w:p w14:paraId="36D59279" w14:textId="7E2819C9"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w:t>
      </w:r>
      <w:r w:rsidR="00B33FFD">
        <w:rPr>
          <w:szCs w:val="19"/>
        </w:rPr>
        <w:t xml:space="preserve">an </w:t>
      </w:r>
      <w:r w:rsidR="00DF160F">
        <w:rPr>
          <w:szCs w:val="19"/>
        </w:rPr>
        <w:t>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1854C3C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190FA99E"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w:t>
      </w:r>
      <w:r w:rsidRPr="00DD75C0">
        <w:t>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rsidRPr="00B1628E">
        <w:rPr>
          <w:i/>
          <w:iCs/>
        </w:rPr>
        <w:t>logkw</w:t>
      </w:r>
      <w:proofErr w:type="spellEnd"/>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23CC3895"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1D0281">
        <w:t xml:space="preserve">Here to simplify the text we will present the mean values of posterior distribution. The whole posterior distribution is presented graphically in the attached figures and tables. </w:t>
      </w:r>
      <w:r w:rsidR="00D46423">
        <w:t xml:space="preserve">As an example, the typical </w:t>
      </w:r>
      <w:proofErr w:type="spellStart"/>
      <w:r w:rsidR="00D46423" w:rsidRPr="008E5304">
        <w:rPr>
          <w:i/>
          <w:iCs/>
        </w:rPr>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 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r w:rsidR="009B6766">
        <w:lastRenderedPageBreak/>
        <w:t>(</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0A8B4977" w:rsidR="008A351F" w:rsidRDefault="00715AD8" w:rsidP="00E95769">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w:t>
      </w:r>
      <w:proofErr w:type="spellStart"/>
      <w:r>
        <w:t>XBridge</w:t>
      </w:r>
      <w:proofErr w:type="spellEnd"/>
      <w:r>
        <w:t xml:space="preserve"> Shield RP 18. The </w:t>
      </w:r>
      <w:r w:rsidR="00855571">
        <w:t xml:space="preserve">column </w:t>
      </w:r>
      <w:r>
        <w:t>effect</w:t>
      </w:r>
      <w:r w:rsidR="00230674">
        <w:t xml:space="preserve">s </w:t>
      </w:r>
      <w:r>
        <w:t xml:space="preserve">on </w:t>
      </w:r>
      <w:r w:rsidR="00EF598D">
        <w:t>this</w:t>
      </w:r>
      <w:r>
        <w:t xml:space="preserve"> parameter are small. The largest </w:t>
      </w:r>
      <w:r w:rsidR="008E5304">
        <w:t>effect of 0.1</w:t>
      </w:r>
      <w:r>
        <w:t xml:space="preserve"> </w:t>
      </w:r>
      <w:r w:rsidR="00DF160F">
        <w:t>was</w:t>
      </w:r>
      <w:r w:rsidR="008E5304">
        <w:t xml:space="preserve"> observed</w:t>
      </w:r>
      <w:r>
        <w:t xml:space="preserve">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rsidR="008F0F0A">
        <w:t>parameter</w:t>
      </w:r>
      <w:r w:rsidR="008E5304">
        <w:t>.</w:t>
      </w:r>
    </w:p>
    <w:p w14:paraId="5AE43735" w14:textId="16672ABA" w:rsidR="00095461" w:rsidRDefault="009448A6" w:rsidP="00E95769">
      <w:pPr>
        <w:rPr>
          <w:rFonts w:ascii="Times New Roman" w:hAnsi="Times New Roman"/>
        </w:rPr>
      </w:pPr>
      <w:r>
        <w:t xml:space="preserve">The </w:t>
      </w:r>
      <w:r w:rsidRPr="00135F49">
        <w:rPr>
          <w:i/>
          <w:iCs/>
        </w:rPr>
        <w:t>S1</w:t>
      </w:r>
      <w:r>
        <w:t xml:space="preserve"> is higher in ACN than in MeOH by 0.61 for </w:t>
      </w:r>
      <w:proofErr w:type="spellStart"/>
      <w:r>
        <w:t>XBridge</w:t>
      </w:r>
      <w:proofErr w:type="spellEnd"/>
      <w:r>
        <w:t xml:space="preserve"> Shield RP18 column</w:t>
      </w:r>
      <w:r w:rsidR="001D0281">
        <w:t xml:space="preserve">. In </w:t>
      </w:r>
      <w:r>
        <w:t xml:space="preserve">addition </w:t>
      </w:r>
      <w:r w:rsidR="001D0281">
        <w:t xml:space="preserve">it is </w:t>
      </w:r>
      <w:r>
        <w:t>higher by 0.15</w:t>
      </w:r>
      <w:r w:rsidR="00F277B5">
        <w:t xml:space="preserve">, </w:t>
      </w:r>
      <w:r>
        <w:t xml:space="preserve">0.81, 0.51, 0.04 for </w:t>
      </w:r>
      <w:r w:rsidR="001D0281">
        <w:t xml:space="preserve">the </w:t>
      </w:r>
      <w:proofErr w:type="spellStart"/>
      <w:r w:rsidR="00B972BD">
        <w:t>toher</w:t>
      </w:r>
      <w:proofErr w:type="spellEnd"/>
      <w:r w:rsidR="001D0281">
        <w:t xml:space="preserve"> columns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is</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5BDC136A" w14:textId="1EBF7E4C"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t>apH</w:t>
      </w:r>
      <w:proofErr w:type="spellEnd"/>
      <w:r>
        <w:t xml:space="preserve">) are small and negative for acids </w:t>
      </w:r>
      <w:r w:rsidRPr="0027491C">
        <w:t>(-0.03</w:t>
      </w:r>
      <w:r>
        <w:t xml:space="preserve"> per unit pH</w:t>
      </w:r>
      <w:r w:rsidRPr="0027491C">
        <w:t>)</w:t>
      </w:r>
      <w:r>
        <w:t xml:space="preserve"> </w:t>
      </w:r>
      <w:r>
        <w:t>and positive for bases (</w:t>
      </w:r>
      <w:r w:rsidRPr="0027491C">
        <w:t>0.08</w:t>
      </w:r>
      <w:r>
        <w:t xml:space="preserve"> per unit pH) for </w:t>
      </w:r>
      <w:proofErr w:type="spellStart"/>
      <w:r>
        <w:t>XBridge</w:t>
      </w:r>
      <w:proofErr w:type="spellEnd"/>
      <w:r>
        <w:t xml:space="preserve"> Shield RP18. The column effects for </w:t>
      </w:r>
      <w:proofErr w:type="spellStart"/>
      <w:r w:rsidRPr="00E95769">
        <w:rPr>
          <w:i/>
          <w:iCs/>
        </w:rPr>
        <w:t>apH</w:t>
      </w:r>
      <w:proofErr w:type="spellEnd"/>
      <w:r>
        <w:t xml:space="preserve"> </w:t>
      </w:r>
      <w:r w:rsidR="00B972BD">
        <w:t>vary across columns</w:t>
      </w:r>
      <w:r>
        <w:t xml:space="preserve"> and range for acids from -0.02 to 0 and for bases from 0.05 to -0.01. </w:t>
      </w:r>
    </w:p>
    <w:p w14:paraId="7F6F7850" w14:textId="77777777" w:rsidR="00E464A3" w:rsidRDefault="00095461" w:rsidP="009257C7">
      <w:r>
        <w:t xml:space="preserve">The S1m for acids and bases is higher by 0.17 and 0.12 on </w:t>
      </w:r>
      <w:proofErr w:type="spellStart"/>
      <w:r>
        <w:t>XBridge</w:t>
      </w:r>
      <w:proofErr w:type="spellEnd"/>
      <w:r>
        <w:t xml:space="preserv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S1m)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w:t>
      </w:r>
      <w:r w:rsidR="00B972BD">
        <w:t>was observed</w:t>
      </w:r>
      <w:r w:rsidR="00AB129B">
        <w:t xml:space="preserve"> for </w:t>
      </w:r>
      <w:proofErr w:type="spellStart"/>
      <w:r w:rsidR="00AB129B">
        <w:t>XBridge</w:t>
      </w:r>
      <w:proofErr w:type="spellEnd"/>
      <w:r w:rsidR="00AB129B">
        <w:t xml:space="preserv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76F5F870"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E464A3">
        <w:t xml:space="preserve">as expected </w:t>
      </w:r>
      <w:r>
        <w:t xml:space="preserve">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w:t>
      </w:r>
      <w:proofErr w:type="spellStart"/>
      <w:r w:rsidR="00E464A3">
        <w:t>XBridge</w:t>
      </w:r>
      <w:proofErr w:type="spellEnd"/>
      <w:r w:rsidR="00E464A3">
        <w:t xml:space="preserve"> Shield RP18 data is large.</w:t>
      </w:r>
      <w:r w:rsidR="00696651">
        <w:t xml:space="preserve">  As an example the </w:t>
      </w:r>
      <w:r w:rsidR="00A5422A">
        <w:t>standard deviation of</w:t>
      </w:r>
      <w:r w:rsidR="00696651" w:rsidRPr="00696651">
        <w:t xml:space="preserve"> </w:t>
      </w:r>
      <w:r w:rsidR="00696651">
        <w:t>retention time</w:t>
      </w:r>
      <w:r w:rsidR="00696651">
        <w:t xml:space="preserve"> </w:t>
      </w:r>
      <w:r w:rsidR="00A5422A">
        <w:t xml:space="preserve">predictions </w:t>
      </w:r>
      <w:r w:rsidR="00696651">
        <w:t xml:space="preserve">is </w:t>
      </w:r>
      <w:r w:rsidR="00A5422A">
        <w:t>reduced from about 10 min</w:t>
      </w:r>
      <w:r w:rsidR="00696651">
        <w:t xml:space="preserve"> for population predictions</w:t>
      </w:r>
      <w:r w:rsidR="00A5422A">
        <w:t xml:space="preserve"> to</w:t>
      </w:r>
      <w:r w:rsidR="00696651">
        <w:t xml:space="preserve"> </w:t>
      </w:r>
      <w:r w:rsidR="00A5422A">
        <w:t>about 2 min for limited data predictions</w:t>
      </w:r>
      <w:r w:rsidR="00A5422A">
        <w:t xml:space="preserve"> and further to about 0.1</w:t>
      </w:r>
      <w:r w:rsidR="00696651">
        <w:t xml:space="preserve"> for individual predictions</w:t>
      </w:r>
      <w:r w:rsidR="00A5422A">
        <w:t>.</w:t>
      </w:r>
      <w:r w:rsidR="00AB5346">
        <w:t xml:space="preserve"> It confirms that t</w:t>
      </w:r>
      <w:r w:rsidR="00AB5346">
        <w:t xml:space="preserve">he population predictions are very uncertain and of limited practical usefulness. </w:t>
      </w:r>
      <w:r w:rsidR="00AB5346">
        <w:t>The reason is that</w:t>
      </w:r>
      <w:r w:rsidR="00AB5346">
        <w:t xml:space="preserve"> they are driven by unexplained BAV </w:t>
      </w:r>
      <w:r w:rsidR="00AB5346" w:rsidRPr="004C3D84">
        <w:rPr>
          <w:rFonts w:ascii="Times New Roman" w:hAnsi="Times New Roman"/>
          <w:i/>
          <w:iCs/>
        </w:rPr>
        <w:t>ω</w:t>
      </w:r>
      <w:r w:rsidR="00AB5346">
        <w:t xml:space="preserve">, which is large. However, by adding experimental information one can decrease this uncertainty. For example, including all the experimental </w:t>
      </w:r>
      <w:r w:rsidR="00AB5346">
        <w:lastRenderedPageBreak/>
        <w:t xml:space="preserve">data provides a very accurate individual predictions. For the limited data predictions the uncertainty is almost entirely reduced for </w:t>
      </w:r>
      <w:proofErr w:type="spellStart"/>
      <w:r w:rsidR="00AB5346">
        <w:t>XBridge</w:t>
      </w:r>
      <w:proofErr w:type="spellEnd"/>
      <w:r w:rsidR="00AB5346">
        <w:t xml:space="preserve"> Shield RP18 column (as there is a lot of data collected using that particular column). For all the other columns there is still some proportion of uncertainty left. In this case, it mostly depends on </w:t>
      </w:r>
      <w:proofErr w:type="spellStart"/>
      <w:r w:rsidR="00AB5346">
        <w:t>c</w:t>
      </w:r>
      <w:r w:rsidR="00AB5346" w:rsidRPr="004C3D84">
        <w:rPr>
          <w:rFonts w:ascii="Times New Roman" w:hAnsi="Times New Roman"/>
          <w:i/>
          <w:iCs/>
        </w:rPr>
        <w:t>ω</w:t>
      </w:r>
      <w:proofErr w:type="spellEnd"/>
      <w:r w:rsidR="00AB5346">
        <w:rPr>
          <w:rFonts w:ascii="Times New Roman" w:hAnsi="Times New Roman"/>
        </w:rPr>
        <w:t>. Since</w:t>
      </w:r>
      <w:r w:rsidR="00AB5346" w:rsidRPr="004C3D84">
        <w:rPr>
          <w:rFonts w:ascii="Times New Roman" w:hAnsi="Times New Roman"/>
        </w:rPr>
        <w:t xml:space="preserve"> </w:t>
      </w:r>
      <w:proofErr w:type="spellStart"/>
      <w:r w:rsidR="00AB5346" w:rsidRPr="004C3D84">
        <w:t>c</w:t>
      </w:r>
      <w:r w:rsidR="00AB5346" w:rsidRPr="004C3D84">
        <w:rPr>
          <w:rFonts w:ascii="Times New Roman" w:hAnsi="Times New Roman"/>
        </w:rPr>
        <w:t>ω</w:t>
      </w:r>
      <w:proofErr w:type="spellEnd"/>
      <w:r w:rsidR="00AB5346">
        <w:rPr>
          <w:rFonts w:ascii="Times New Roman" w:hAnsi="Times New Roman"/>
          <w:i/>
          <w:iCs/>
        </w:rPr>
        <w:t xml:space="preserve"> </w:t>
      </w:r>
      <w:r w:rsidR="00AB5346" w:rsidRPr="004C3D84">
        <w:t>is small (about 0.1</w:t>
      </w:r>
      <w:r w:rsidR="00AB5346">
        <w:t xml:space="preserve"> for neutral forms of analyte</w:t>
      </w:r>
      <w:r w:rsidR="00AB5346" w:rsidRPr="004C3D84">
        <w:t>)</w:t>
      </w:r>
      <w:r w:rsidR="00AB5346">
        <w:rPr>
          <w:rFonts w:ascii="Times New Roman" w:hAnsi="Times New Roman"/>
          <w:i/>
          <w:iCs/>
        </w:rPr>
        <w:t xml:space="preserve"> </w:t>
      </w:r>
      <w:r w:rsidR="00AB5346">
        <w:rPr>
          <w:rFonts w:ascii="Times New Roman" w:hAnsi="Times New Roman"/>
        </w:rPr>
        <w:t xml:space="preserve">one can expect a fairly precise predictions, i.e. one is able to predict isocratic retention factor with an uncertainty of about 20-25%. It might be of practical usefulness for simple problems involving few analytes. </w:t>
      </w:r>
    </w:p>
    <w:p w14:paraId="1A2ABD8A" w14:textId="77777777" w:rsidR="00F31375" w:rsidRPr="0046593F" w:rsidRDefault="00F31375" w:rsidP="00F31375">
      <w:r>
        <w:t>All model parameters jointly affect analyte retention. To better illustrate this joined effect of parameters, we simulated the retention factors for the typical acidic, basic and neutral analyte with log P of 0, 3 and 6. The results are present in Figure 4. Based on that graph one is able to directly compare column characteristics across a wide range of chromatographic conditions. We also provide various isocratic prediction for 6 selected analytes to illustrate the impact of parameters on isocratic retention (Figure S8 and S9).</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7C2511E7" w14:textId="2AE95615"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indows of opportunity</w:t>
      </w:r>
      <w:r w:rsidR="00DD21B6">
        <w:t>”</w:t>
      </w:r>
      <w:r w:rsidR="00540A9F">
        <w:t xml:space="preserve"> understood as a regions of chromatographic conditions leading to similar separations.</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64C47865"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EA06CE">
        <w:t xml:space="preserve">required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9D36EE">
        <w:instrText xml:space="preserve"> ADDIN ZOTERO_ITEM CSL_CITATION {"citationID":"OIOvdPTN","properties":{"formattedCitation":"\\super 21\\nosupersub{}","plainCitation":"21","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9D36EE" w:rsidRPr="009D36EE">
        <w:rPr>
          <w:szCs w:val="24"/>
          <w:vertAlign w:val="superscript"/>
        </w:rPr>
        <w:t>21</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F612B8">
        <w:t xml:space="preserve">. </w:t>
      </w:r>
    </w:p>
    <w:p w14:paraId="5D44A97C" w14:textId="10211AF7"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S2 and </w:t>
      </w:r>
      <w:proofErr w:type="spellStart"/>
      <w:r>
        <w:t>apH</w:t>
      </w:r>
      <w:proofErr w:type="spellEnd"/>
      <w:r>
        <w:t>, etc.). Specifically, the S2 parameter</w:t>
      </w:r>
      <w:r w:rsidR="00A86333">
        <w:t>s</w:t>
      </w:r>
      <w:r>
        <w:t xml:space="preserve"> was assumed similar </w:t>
      </w:r>
      <w:r>
        <w:lastRenderedPageBreak/>
        <w:t xml:space="preserve">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 xml:space="preserve">correctly identified (there was </w:t>
      </w:r>
      <w:r w:rsidR="006A78F8">
        <w:t xml:space="preserve">a </w:t>
      </w:r>
      <w:r w:rsidR="00B929F4">
        <w:t>mismatch between observed pH-profile and ACD dissociation pattern)</w:t>
      </w:r>
      <w:r>
        <w:t>.</w:t>
      </w:r>
      <w:r w:rsidR="00AA671C">
        <w:t xml:space="preserve"> </w:t>
      </w:r>
      <w:r w:rsidR="000849C3">
        <w:t>In the present model t</w:t>
      </w:r>
      <w:r>
        <w:t xml:space="preserve">he column effect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9D36EE">
        <w:instrText xml:space="preserve"> ADDIN ZOTERO_ITEM CSL_CITATION {"citationID":"o5T6lGr3","properties":{"formattedCitation":"\\super 7\\nosupersub{}","plainCitation":"7","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9D36EE" w:rsidRPr="009D36EE">
        <w:rPr>
          <w:szCs w:val="24"/>
          <w:vertAlign w:val="superscript"/>
        </w:rPr>
        <w:t>7</w:t>
      </w:r>
      <w:r w:rsidR="00F442E9">
        <w:fldChar w:fldCharType="end"/>
      </w:r>
      <w:r w:rsidR="00F442E9">
        <w:t xml:space="preserve">. It would lead to </w:t>
      </w:r>
      <w:r w:rsidR="00AA671C">
        <w:t>a more detailed characterization of column properties</w:t>
      </w:r>
      <w:r w:rsidR="00F442E9">
        <w:t>. This again required a dataset with larger number of structurally diverse analytes.</w:t>
      </w:r>
    </w:p>
    <w:p w14:paraId="2E26F468" w14:textId="77777777" w:rsidR="005A42DF" w:rsidRPr="00AF079C" w:rsidRDefault="005A42DF" w:rsidP="005A42DF">
      <w:pPr>
        <w:pStyle w:val="TAMainText"/>
      </w:pPr>
      <w:r>
        <w:rPr>
          <w:noProof/>
        </w:rPr>
        <w:drawing>
          <wp:inline distT="0" distB="0" distL="0" distR="0" wp14:anchorId="357C05A7" wp14:editId="71F1AF08">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277B0503" w14:textId="77777777" w:rsidR="005A42DF" w:rsidRDefault="005A42DF" w:rsidP="005A42DF">
      <w:pPr>
        <w:pStyle w:val="VAFigureCaption"/>
      </w:pPr>
      <w:r>
        <w:t>F</w:t>
      </w:r>
      <w:r w:rsidRPr="00AF079C">
        <w:t xml:space="preserve">igure </w:t>
      </w:r>
      <w:r>
        <w:t>6</w:t>
      </w:r>
      <w:r w:rsidRPr="00AF079C">
        <w:t xml:space="preserve">. </w:t>
      </w:r>
      <w:r>
        <w:t>The optimal Bayesian-based chromatographic conditions found based on limited data predictions.</w:t>
      </w:r>
    </w:p>
    <w:p w14:paraId="4FE42747" w14:textId="5F0A5614" w:rsidR="00DA4679" w:rsidRDefault="003C250B" w:rsidP="00DA4679">
      <w:r>
        <w:t>Our</w:t>
      </w:r>
      <w:r w:rsidR="00DA4679">
        <w:t xml:space="preserve"> results </w:t>
      </w:r>
      <w:r>
        <w:t>confirm</w:t>
      </w:r>
      <w:r w:rsidR="00DA4679">
        <w:t xml:space="preserve"> that it is rather </w:t>
      </w:r>
      <w:r w:rsidR="000849C3">
        <w:t>difficult</w:t>
      </w:r>
      <w:r w:rsidR="00DA4679">
        <w:t xml:space="preserve"> to predict analyte retention precisely without a set of preliminary chromatographic measurements. E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4B1070">
        <w:t xml:space="preserve">It is also rather difficult to provide a very simple and general rule of improving selectivity based on the model. </w:t>
      </w:r>
      <w:r w:rsidR="00F442E9">
        <w:t xml:space="preserve">The preferred way is </w:t>
      </w:r>
      <w:r w:rsidR="004B1070">
        <w:t>to use the model</w:t>
      </w:r>
      <w:r w:rsidR="006A78F8">
        <w:t>-</w:t>
      </w:r>
      <w:r w:rsidR="004B1070">
        <w:t>based simulations and user-specific decision functions to find the conditions leading to the desired separation</w:t>
      </w:r>
      <w:r w:rsidR="00F442E9">
        <w:t>.</w:t>
      </w:r>
    </w:p>
    <w:p w14:paraId="4132F16F" w14:textId="77777777" w:rsidR="00681A67" w:rsidRPr="008B3F31" w:rsidRDefault="00681A67" w:rsidP="006F1F34">
      <w:pPr>
        <w:pStyle w:val="Nagwek1"/>
      </w:pPr>
      <w:r w:rsidRPr="008B3F31">
        <w:t>CONCLUSIONS</w:t>
      </w:r>
    </w:p>
    <w:p w14:paraId="5A64FEE6" w14:textId="3595AD9E" w:rsidR="00681A67" w:rsidRPr="004A457B" w:rsidRDefault="00681A67" w:rsidP="006F1F34">
      <w:pPr>
        <w:pStyle w:val="TAMainText"/>
      </w:pPr>
      <w:r w:rsidRPr="004A457B">
        <w:t>This 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2214E1A5" w:rsidR="000531F1" w:rsidRPr="002B34F1" w:rsidRDefault="004B7BF9" w:rsidP="000531F1">
      <w:pPr>
        <w:pStyle w:val="TAMainText"/>
      </w:pPr>
      <w:r w:rsidRPr="004B7BF9">
        <w:t xml:space="preserve">I wish to acknowledge the help provided by </w:t>
      </w:r>
      <w:proofErr w:type="spellStart"/>
      <w:r w:rsidRPr="004B7BF9">
        <w:t>Łukasz</w:t>
      </w:r>
      <w:proofErr w:type="spellEnd"/>
      <w:r w:rsidRPr="004B7BF9">
        <w:t xml:space="preserve"> </w:t>
      </w:r>
      <w:proofErr w:type="spellStart"/>
      <w:r w:rsidRPr="004B7BF9">
        <w:t>Kubik</w:t>
      </w:r>
      <w:proofErr w:type="spellEnd"/>
      <w:r w:rsidRPr="004B7BF9">
        <w:t xml:space="preserve">, Julia </w:t>
      </w:r>
      <w:proofErr w:type="spellStart"/>
      <w:r w:rsidRPr="004B7BF9">
        <w:t>Jacyna</w:t>
      </w:r>
      <w:proofErr w:type="spellEnd"/>
      <w:r w:rsidRPr="004B7BF9">
        <w:t xml:space="preserve">, </w:t>
      </w:r>
      <w:proofErr w:type="spellStart"/>
      <w:r w:rsidRPr="004B7BF9">
        <w:t>Wiktoria</w:t>
      </w:r>
      <w:proofErr w:type="spellEnd"/>
      <w:r w:rsidRPr="004B7BF9">
        <w:t xml:space="preserve"> Struck-</w:t>
      </w:r>
      <w:proofErr w:type="spellStart"/>
      <w:r w:rsidRPr="004B7BF9">
        <w:t>Lewicka</w:t>
      </w:r>
      <w:proofErr w:type="spellEnd"/>
      <w:r w:rsidRPr="004B7BF9">
        <w:t xml:space="preserve">, </w:t>
      </w:r>
      <w:proofErr w:type="spellStart"/>
      <w:r w:rsidRPr="004B7BF9">
        <w:t>Michał</w:t>
      </w:r>
      <w:proofErr w:type="spellEnd"/>
      <w:r w:rsidRPr="004B7BF9">
        <w:t xml:space="preserve"> J. </w:t>
      </w:r>
      <w:proofErr w:type="spellStart"/>
      <w:r w:rsidRPr="004B7BF9">
        <w:t>Markuszewski</w:t>
      </w:r>
      <w:proofErr w:type="spellEnd"/>
      <w:r w:rsidRPr="004B7BF9">
        <w:t xml:space="preserve"> </w:t>
      </w:r>
      <w:r>
        <w:t xml:space="preserve"> </w:t>
      </w:r>
      <w:r w:rsidR="000531F1">
        <w:t xml:space="preserve">in </w:t>
      </w:r>
      <w:r w:rsidR="000531F1" w:rsidRPr="0045566C">
        <w:t>collect</w:t>
      </w:r>
      <w:r w:rsidR="000531F1">
        <w:t>ing the</w:t>
      </w:r>
      <w:r>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58918A71" w14:textId="77777777" w:rsidR="009D36EE" w:rsidRPr="009D36EE" w:rsidRDefault="00681A67" w:rsidP="009D36EE">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9D36EE" w:rsidRPr="009D36EE">
        <w:t>(1)</w:t>
      </w:r>
      <w:r w:rsidR="009D36EE" w:rsidRPr="009D36EE">
        <w:tab/>
        <w:t xml:space="preserve">Žuvela, P.; Skoczylas, M.; Jay Liu, J.; Ba̧czek, T.; Kaliszan, R.; Wong, M. W.; Buszewski, B. Column Characterization and Selection Systems in Reversed-Phase High-Performance Liquid Chromatography. </w:t>
      </w:r>
      <w:r w:rsidR="009D36EE" w:rsidRPr="009D36EE">
        <w:rPr>
          <w:i/>
          <w:iCs/>
        </w:rPr>
        <w:t>Chem. Rev.</w:t>
      </w:r>
      <w:r w:rsidR="009D36EE" w:rsidRPr="009D36EE">
        <w:t xml:space="preserve"> </w:t>
      </w:r>
      <w:r w:rsidR="009D36EE" w:rsidRPr="009D36EE">
        <w:rPr>
          <w:b/>
          <w:bCs/>
        </w:rPr>
        <w:t>2019</w:t>
      </w:r>
      <w:r w:rsidR="009D36EE" w:rsidRPr="009D36EE">
        <w:t xml:space="preserve">, </w:t>
      </w:r>
      <w:r w:rsidR="009D36EE" w:rsidRPr="009D36EE">
        <w:rPr>
          <w:i/>
          <w:iCs/>
        </w:rPr>
        <w:t>119</w:t>
      </w:r>
      <w:r w:rsidR="009D36EE" w:rsidRPr="009D36EE">
        <w:t xml:space="preserve"> (6), 3674–3729. https://doi.org/10.1021/acs.chemrev.8b00246.</w:t>
      </w:r>
    </w:p>
    <w:p w14:paraId="6278EEB6" w14:textId="77777777" w:rsidR="009D36EE" w:rsidRPr="009D36EE" w:rsidRDefault="009D36EE" w:rsidP="009D36EE">
      <w:pPr>
        <w:pStyle w:val="Bibliografia"/>
      </w:pPr>
      <w:r w:rsidRPr="009D36EE">
        <w:lastRenderedPageBreak/>
        <w:t>(2)</w:t>
      </w:r>
      <w:r w:rsidRPr="009D36EE">
        <w:tab/>
        <w:t xml:space="preserve">Visky, D. 4 Column Characterization and Selection. In </w:t>
      </w:r>
      <w:r w:rsidRPr="009D36EE">
        <w:rPr>
          <w:i/>
          <w:iCs/>
        </w:rPr>
        <w:t>HPLC Method Development for Pharmaceuticals</w:t>
      </w:r>
      <w:r w:rsidRPr="009D36EE">
        <w:t>; Ahuja, S., Rasmussen, H., Eds.; Separation Science and Technology; Academic Press, 2007; Vol. 8, pp 85–109. https://doi.org/10.1016/S0149-6395(07)80010-9.</w:t>
      </w:r>
    </w:p>
    <w:p w14:paraId="546A97E7" w14:textId="77777777" w:rsidR="009D36EE" w:rsidRPr="009D36EE" w:rsidRDefault="009D36EE" w:rsidP="009D36EE">
      <w:pPr>
        <w:pStyle w:val="Bibliografia"/>
      </w:pPr>
      <w:r w:rsidRPr="009D36EE">
        <w:t>(3)</w:t>
      </w:r>
      <w:r w:rsidRPr="009D36EE">
        <w:tab/>
        <w:t xml:space="preserve">Gritti, F.; Guiochon, G. Adsorption Mechanism in RPLC. Effect of the Nature of the Organic Modifier. </w:t>
      </w:r>
      <w:r w:rsidRPr="009D36EE">
        <w:rPr>
          <w:i/>
          <w:iCs/>
        </w:rPr>
        <w:t>Anal Chem</w:t>
      </w:r>
      <w:r w:rsidRPr="009D36EE">
        <w:t xml:space="preserve"> </w:t>
      </w:r>
      <w:r w:rsidRPr="009D36EE">
        <w:rPr>
          <w:b/>
          <w:bCs/>
        </w:rPr>
        <w:t>2005</w:t>
      </w:r>
      <w:r w:rsidRPr="009D36EE">
        <w:t xml:space="preserve">, </w:t>
      </w:r>
      <w:r w:rsidRPr="009D36EE">
        <w:rPr>
          <w:i/>
          <w:iCs/>
        </w:rPr>
        <w:t>77</w:t>
      </w:r>
      <w:r w:rsidRPr="009D36EE">
        <w:t xml:space="preserve"> (13), 4257–4272. https://doi.org/10.1021/ac0580058.</w:t>
      </w:r>
    </w:p>
    <w:p w14:paraId="18526651" w14:textId="77777777" w:rsidR="009D36EE" w:rsidRPr="009D36EE" w:rsidRDefault="009D36EE" w:rsidP="009D36EE">
      <w:pPr>
        <w:pStyle w:val="Bibliografia"/>
      </w:pPr>
      <w:r w:rsidRPr="009D36EE">
        <w:t>(4)</w:t>
      </w:r>
      <w:r w:rsidRPr="009D36EE">
        <w:tab/>
        <w:t xml:space="preserve">Gritti, F. Perspective on the Future Approaches to Predict Retention in Liquid Chromatography. </w:t>
      </w:r>
      <w:r w:rsidRPr="009D36EE">
        <w:rPr>
          <w:i/>
          <w:iCs/>
        </w:rPr>
        <w:t>Anal. Chem.</w:t>
      </w:r>
      <w:r w:rsidRPr="009D36EE">
        <w:t xml:space="preserve"> </w:t>
      </w:r>
      <w:r w:rsidRPr="009D36EE">
        <w:rPr>
          <w:b/>
          <w:bCs/>
        </w:rPr>
        <w:t>2021</w:t>
      </w:r>
      <w:r w:rsidRPr="009D36EE">
        <w:t xml:space="preserve">, </w:t>
      </w:r>
      <w:r w:rsidRPr="009D36EE">
        <w:rPr>
          <w:i/>
          <w:iCs/>
        </w:rPr>
        <w:t>93</w:t>
      </w:r>
      <w:r w:rsidRPr="009D36EE">
        <w:t xml:space="preserve"> (14), 5653–5664. https://doi.org/10.1021/acs.analchem.0c05078.</w:t>
      </w:r>
    </w:p>
    <w:p w14:paraId="2C2BEC65" w14:textId="77777777" w:rsidR="009D36EE" w:rsidRPr="009D36EE" w:rsidRDefault="009D36EE" w:rsidP="009D36EE">
      <w:pPr>
        <w:pStyle w:val="Bibliografia"/>
      </w:pPr>
      <w:r w:rsidRPr="009D36EE">
        <w:t>(5)</w:t>
      </w:r>
      <w:r w:rsidRPr="009D36EE">
        <w:tab/>
        <w:t xml:space="preserve">Kamedulska, A.; Kubik, Ł.; Jacyna, J.; Struck-Lewicka, W.; Markuszewski, M. J.; Wiczling, P. Toward the General Mechanistic Model of Liquid Chromatographic Retention. </w:t>
      </w:r>
      <w:r w:rsidRPr="009D36EE">
        <w:rPr>
          <w:i/>
          <w:iCs/>
        </w:rPr>
        <w:t>Anal. Chem.</w:t>
      </w:r>
      <w:r w:rsidRPr="009D36EE">
        <w:t xml:space="preserve"> </w:t>
      </w:r>
      <w:r w:rsidRPr="009D36EE">
        <w:rPr>
          <w:b/>
          <w:bCs/>
        </w:rPr>
        <w:t>2022</w:t>
      </w:r>
      <w:r w:rsidRPr="009D36EE">
        <w:t xml:space="preserve">, </w:t>
      </w:r>
      <w:r w:rsidRPr="009D36EE">
        <w:rPr>
          <w:i/>
          <w:iCs/>
        </w:rPr>
        <w:t>94</w:t>
      </w:r>
      <w:r w:rsidRPr="009D36EE">
        <w:t xml:space="preserve"> (31), 11070–11080. https://doi.org/10.1021/acs.analchem.2c02034.</w:t>
      </w:r>
    </w:p>
    <w:p w14:paraId="2C18B6A9" w14:textId="77777777" w:rsidR="009D36EE" w:rsidRPr="009D36EE" w:rsidRDefault="009D36EE" w:rsidP="009D36EE">
      <w:pPr>
        <w:pStyle w:val="Bibliografia"/>
      </w:pPr>
      <w:r w:rsidRPr="009D36EE">
        <w:t>(6)</w:t>
      </w:r>
      <w:r w:rsidRPr="009D36EE">
        <w:tab/>
        <w:t xml:space="preserve">Kamedulska, A.; Kubik, Ł.; Wiczling, P. Statistical Analysis of Isocratic Chromatographic Data Using Bayesian Modeling. </w:t>
      </w:r>
      <w:r w:rsidRPr="009D36EE">
        <w:rPr>
          <w:i/>
          <w:iCs/>
        </w:rPr>
        <w:t>Anal Bioanal Chem</w:t>
      </w:r>
      <w:r w:rsidRPr="009D36EE">
        <w:t xml:space="preserve"> </w:t>
      </w:r>
      <w:r w:rsidRPr="009D36EE">
        <w:rPr>
          <w:b/>
          <w:bCs/>
        </w:rPr>
        <w:t>2022</w:t>
      </w:r>
      <w:r w:rsidRPr="009D36EE">
        <w:t xml:space="preserve">, </w:t>
      </w:r>
      <w:r w:rsidRPr="009D36EE">
        <w:rPr>
          <w:i/>
          <w:iCs/>
        </w:rPr>
        <w:t>414</w:t>
      </w:r>
      <w:r w:rsidRPr="009D36EE">
        <w:t xml:space="preserve"> (11), 3471–3481. https://doi.org/10.1007/s00216-022-03968-x.</w:t>
      </w:r>
    </w:p>
    <w:p w14:paraId="4B242E50" w14:textId="77777777" w:rsidR="009D36EE" w:rsidRPr="009D36EE" w:rsidRDefault="009D36EE" w:rsidP="009D36EE">
      <w:pPr>
        <w:pStyle w:val="Bibliografia"/>
      </w:pPr>
      <w:r w:rsidRPr="009D36EE">
        <w:t>(7)</w:t>
      </w:r>
      <w:r w:rsidRPr="009D36EE">
        <w:tab/>
        <w:t xml:space="preserve">Wiczling, P.; Kamedulska, A.; Kubik, L. Application of Bayesian Multilevel Modeling in the Quantitative Structure-Retention Relationship Studies of Heterogeneous Compounds. </w:t>
      </w:r>
      <w:r w:rsidRPr="009D36EE">
        <w:rPr>
          <w:i/>
          <w:iCs/>
        </w:rPr>
        <w:t>ANALYTICAL CHEMISTRY</w:t>
      </w:r>
      <w:r w:rsidRPr="009D36EE">
        <w:t xml:space="preserve">, 2021, </w:t>
      </w:r>
      <w:r w:rsidRPr="009D36EE">
        <w:rPr>
          <w:i/>
          <w:iCs/>
        </w:rPr>
        <w:t>93</w:t>
      </w:r>
      <w:r w:rsidRPr="009D36EE">
        <w:t>, 6961–6971. https://doi.org/10.1021/acs.analchem.0c05227.</w:t>
      </w:r>
    </w:p>
    <w:p w14:paraId="46118063" w14:textId="77777777" w:rsidR="009D36EE" w:rsidRPr="009D36EE" w:rsidRDefault="009D36EE" w:rsidP="009D36EE">
      <w:pPr>
        <w:pStyle w:val="Bibliografia"/>
      </w:pPr>
      <w:r w:rsidRPr="009D36EE">
        <w:t>(8)</w:t>
      </w:r>
      <w:r w:rsidRPr="009D36EE">
        <w:tab/>
        <w:t xml:space="preserve">Wiczling, P. Analyzing Chromatographic Data Using Multilevel Modeling. </w:t>
      </w:r>
      <w:r w:rsidRPr="009D36EE">
        <w:rPr>
          <w:i/>
          <w:iCs/>
        </w:rPr>
        <w:t>ANALYTICAL AND BIOANALYTICAL CHEMISTRY</w:t>
      </w:r>
      <w:r w:rsidRPr="009D36EE">
        <w:t xml:space="preserve">, 2018, </w:t>
      </w:r>
      <w:r w:rsidRPr="009D36EE">
        <w:rPr>
          <w:i/>
          <w:iCs/>
        </w:rPr>
        <w:t>410</w:t>
      </w:r>
      <w:r w:rsidRPr="009D36EE">
        <w:t>, 3905–3915. https://doi.org/10.1007/s00216-018-1061-3.</w:t>
      </w:r>
    </w:p>
    <w:p w14:paraId="28774130" w14:textId="77777777" w:rsidR="009D36EE" w:rsidRPr="009D36EE" w:rsidRDefault="009D36EE" w:rsidP="009D36EE">
      <w:pPr>
        <w:pStyle w:val="Bibliografia"/>
      </w:pPr>
      <w:r w:rsidRPr="009D36EE">
        <w:t>(9)</w:t>
      </w:r>
      <w:r w:rsidRPr="009D36EE">
        <w:tab/>
        <w:t xml:space="preserve">Haider, N. Functionality Pattern Matching as an Efficient Complementary Structure/Reaction Search Tool: An Open-Source Approach. </w:t>
      </w:r>
      <w:r w:rsidRPr="009D36EE">
        <w:rPr>
          <w:i/>
          <w:iCs/>
        </w:rPr>
        <w:t>Molecules</w:t>
      </w:r>
      <w:r w:rsidRPr="009D36EE">
        <w:t xml:space="preserve"> </w:t>
      </w:r>
      <w:r w:rsidRPr="009D36EE">
        <w:rPr>
          <w:b/>
          <w:bCs/>
        </w:rPr>
        <w:t>2010</w:t>
      </w:r>
      <w:r w:rsidRPr="009D36EE">
        <w:t xml:space="preserve">, </w:t>
      </w:r>
      <w:r w:rsidRPr="009D36EE">
        <w:rPr>
          <w:i/>
          <w:iCs/>
        </w:rPr>
        <w:t>15</w:t>
      </w:r>
      <w:r w:rsidRPr="009D36EE">
        <w:t xml:space="preserve"> (8), 5079–5092. https://doi.org/10.3390/molecules15085079.</w:t>
      </w:r>
    </w:p>
    <w:p w14:paraId="020CA582" w14:textId="77777777" w:rsidR="009D36EE" w:rsidRPr="009D36EE" w:rsidRDefault="009D36EE" w:rsidP="009D36EE">
      <w:pPr>
        <w:pStyle w:val="Bibliografia"/>
      </w:pPr>
      <w:r w:rsidRPr="009D36EE">
        <w:t>(10)</w:t>
      </w:r>
      <w:r w:rsidRPr="009D36EE">
        <w:tab/>
        <w:t xml:space="preserve">ACD/Labs. </w:t>
      </w:r>
      <w:r w:rsidRPr="009D36EE">
        <w:rPr>
          <w:i/>
          <w:iCs/>
        </w:rPr>
        <w:t>Release 12.0</w:t>
      </w:r>
      <w:r w:rsidRPr="009D36EE">
        <w:t>; Advanced Chemistry Development Inc.: Toronto, ON, Canada, www.acdlabs.com, 2022., 2011.</w:t>
      </w:r>
    </w:p>
    <w:p w14:paraId="3A362240" w14:textId="77777777" w:rsidR="009D36EE" w:rsidRPr="009D36EE" w:rsidRDefault="009D36EE" w:rsidP="009D36EE">
      <w:pPr>
        <w:pStyle w:val="Bibliografia"/>
      </w:pPr>
      <w:r w:rsidRPr="009D36EE">
        <w:t>(11)</w:t>
      </w:r>
      <w:r w:rsidRPr="009D36EE">
        <w:tab/>
        <w:t xml:space="preserve">Nikitas, P.; Pappa-Louisi, A. New Equations Describing the Combined Effect of pH and Organic Modifier Concentration on the Retention in Reversed-Phase Liquid Chromatography. </w:t>
      </w:r>
      <w:r w:rsidRPr="009D36EE">
        <w:rPr>
          <w:i/>
          <w:iCs/>
        </w:rPr>
        <w:t>J Chromatogr A</w:t>
      </w:r>
      <w:r w:rsidRPr="009D36EE">
        <w:t xml:space="preserve"> </w:t>
      </w:r>
      <w:r w:rsidRPr="009D36EE">
        <w:rPr>
          <w:b/>
          <w:bCs/>
        </w:rPr>
        <w:t>2002</w:t>
      </w:r>
      <w:r w:rsidRPr="009D36EE">
        <w:t xml:space="preserve">, </w:t>
      </w:r>
      <w:r w:rsidRPr="009D36EE">
        <w:rPr>
          <w:i/>
          <w:iCs/>
        </w:rPr>
        <w:t>971</w:t>
      </w:r>
      <w:r w:rsidRPr="009D36EE">
        <w:t xml:space="preserve"> (1–2), 47–60. https://doi.org/10.1016/s0021-9673(02)00965-2.</w:t>
      </w:r>
    </w:p>
    <w:p w14:paraId="49CCC9AB" w14:textId="77777777" w:rsidR="009D36EE" w:rsidRPr="009D36EE" w:rsidRDefault="009D36EE" w:rsidP="009D36EE">
      <w:pPr>
        <w:pStyle w:val="Bibliografia"/>
      </w:pPr>
      <w:r w:rsidRPr="009D36EE">
        <w:t>(12)</w:t>
      </w:r>
      <w:r w:rsidRPr="009D36EE">
        <w:tab/>
        <w:t xml:space="preserve">Nikitas, P.; Pappa-Louisi, A. Retention Models for Isocratic and Gradient Elution in Reversed-Phase Liquid Chromatography. </w:t>
      </w:r>
      <w:r w:rsidRPr="009D36EE">
        <w:rPr>
          <w:i/>
          <w:iCs/>
        </w:rPr>
        <w:t>Journal of Chromatography A</w:t>
      </w:r>
      <w:r w:rsidRPr="009D36EE">
        <w:t xml:space="preserve"> </w:t>
      </w:r>
      <w:r w:rsidRPr="009D36EE">
        <w:rPr>
          <w:b/>
          <w:bCs/>
        </w:rPr>
        <w:t>2009</w:t>
      </w:r>
      <w:r w:rsidRPr="009D36EE">
        <w:t xml:space="preserve">, </w:t>
      </w:r>
      <w:r w:rsidRPr="009D36EE">
        <w:rPr>
          <w:i/>
          <w:iCs/>
        </w:rPr>
        <w:t>1216</w:t>
      </w:r>
      <w:r w:rsidRPr="009D36EE">
        <w:t xml:space="preserve"> (10), 1737–1755. https://doi.org/10.1016/j.chroma.2008.09.051.</w:t>
      </w:r>
    </w:p>
    <w:p w14:paraId="50617C7D" w14:textId="77777777" w:rsidR="009D36EE" w:rsidRPr="009D36EE" w:rsidRDefault="009D36EE" w:rsidP="009D36EE">
      <w:pPr>
        <w:pStyle w:val="Bibliografia"/>
      </w:pPr>
      <w:r w:rsidRPr="009D36EE">
        <w:t>(13)</w:t>
      </w:r>
      <w:r w:rsidRPr="009D36EE">
        <w:tab/>
        <w:t xml:space="preserve">Jano, I.; Hardcastle, J. E.; Zhao, K.; Vermillion-Salsbury, R. General Equation for Calculating the Dissociation Constants of Polyprotic Acids and Bases from Measured Retention Factors in High-Performance Liquid Chromatography. </w:t>
      </w:r>
      <w:r w:rsidRPr="009D36EE">
        <w:rPr>
          <w:i/>
          <w:iCs/>
        </w:rPr>
        <w:t>J Chromatogr A</w:t>
      </w:r>
      <w:r w:rsidRPr="009D36EE">
        <w:t xml:space="preserve"> </w:t>
      </w:r>
      <w:r w:rsidRPr="009D36EE">
        <w:rPr>
          <w:b/>
          <w:bCs/>
        </w:rPr>
        <w:t>1997</w:t>
      </w:r>
      <w:r w:rsidRPr="009D36EE">
        <w:t xml:space="preserve">, </w:t>
      </w:r>
      <w:r w:rsidRPr="009D36EE">
        <w:rPr>
          <w:i/>
          <w:iCs/>
        </w:rPr>
        <w:t>762</w:t>
      </w:r>
      <w:r w:rsidRPr="009D36EE">
        <w:t xml:space="preserve"> (1–2), 63–72. https://doi.org/10.1016/s0021-9673(96)00739-x.</w:t>
      </w:r>
    </w:p>
    <w:p w14:paraId="46F1994F" w14:textId="77777777" w:rsidR="009D36EE" w:rsidRPr="009D36EE" w:rsidRDefault="009D36EE" w:rsidP="009D36EE">
      <w:pPr>
        <w:pStyle w:val="Bibliografia"/>
      </w:pPr>
      <w:r w:rsidRPr="009D36EE">
        <w:t>(14)</w:t>
      </w:r>
      <w:r w:rsidRPr="009D36EE">
        <w:tab/>
      </w:r>
      <w:r w:rsidRPr="009D36EE">
        <w:rPr>
          <w:i/>
          <w:iCs/>
        </w:rPr>
        <w:t>Stan Development Team. YEAR. Stan Modeling Language Users Guide and Reference Manual, VERSION. https://mc-stan.org</w:t>
      </w:r>
      <w:r w:rsidRPr="009D36EE">
        <w:t>. stan-dev.github.io. //mc-stan.org/users/citations/ (accessed 2022-01-18).</w:t>
      </w:r>
    </w:p>
    <w:p w14:paraId="3D9333A1" w14:textId="77777777" w:rsidR="009D36EE" w:rsidRPr="009D36EE" w:rsidRDefault="009D36EE" w:rsidP="009D36EE">
      <w:pPr>
        <w:pStyle w:val="Bibliografia"/>
      </w:pPr>
      <w:r w:rsidRPr="009D36EE">
        <w:t>(15)</w:t>
      </w:r>
      <w:r w:rsidRPr="009D36EE">
        <w:tab/>
        <w:t xml:space="preserve">RStudio Team. </w:t>
      </w:r>
      <w:r w:rsidRPr="009D36EE">
        <w:rPr>
          <w:i/>
          <w:iCs/>
        </w:rPr>
        <w:t>RStudio: Integrated Development Environment for R</w:t>
      </w:r>
      <w:r w:rsidRPr="009D36EE">
        <w:t>; RStudio, PBC.: Boston, MA, 2020.</w:t>
      </w:r>
    </w:p>
    <w:p w14:paraId="53308FB6" w14:textId="77777777" w:rsidR="009D36EE" w:rsidRPr="009D36EE" w:rsidRDefault="009D36EE" w:rsidP="009D36EE">
      <w:pPr>
        <w:pStyle w:val="Bibliografia"/>
      </w:pPr>
      <w:r w:rsidRPr="009D36EE">
        <w:t>(16)</w:t>
      </w:r>
      <w:r w:rsidRPr="009D36EE">
        <w:tab/>
        <w:t xml:space="preserve">Kubik, Ł.; Jacyna, J.; Struck-Lewicka, W.; Markuszewski, M. J.; Wiczling, P. LC-TOF-MS Data Collected for 300 Small Molecules. XBridge Shield RP1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ZQTJ7.</w:t>
      </w:r>
    </w:p>
    <w:p w14:paraId="09062C5C" w14:textId="77777777" w:rsidR="009D36EE" w:rsidRPr="009D36EE" w:rsidRDefault="009D36EE" w:rsidP="009D36EE">
      <w:pPr>
        <w:pStyle w:val="Bibliografia"/>
      </w:pPr>
      <w:r w:rsidRPr="009D36EE">
        <w:t>(17)</w:t>
      </w:r>
      <w:r w:rsidRPr="009D36EE">
        <w:tab/>
        <w:t xml:space="preserve">Kubik, Ł.; Jacyna, J.; Struck-Lewicka, W.; Markuszewski, M. J.; Wiczling, P. LC-TOF-MS Data Collected for 300 Small Molecules. XTerra MS C1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QBV7J.</w:t>
      </w:r>
    </w:p>
    <w:p w14:paraId="4CE086D5" w14:textId="77777777" w:rsidR="009D36EE" w:rsidRPr="009D36EE" w:rsidRDefault="009D36EE" w:rsidP="009D36EE">
      <w:pPr>
        <w:pStyle w:val="Bibliografia"/>
      </w:pPr>
      <w:r w:rsidRPr="009D36EE">
        <w:t>(18)</w:t>
      </w:r>
      <w:r w:rsidRPr="009D36EE">
        <w:tab/>
        <w:t xml:space="preserve">Kubik, Ł.; Jacyna, J.; Struck-Lewicka, W.; Markuszewski, M. J.; Wiczling, P. LC-TOF-MS Data Collected for 300 Small Molecules. XTerra-C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2MCNW.</w:t>
      </w:r>
    </w:p>
    <w:p w14:paraId="5CA1892C" w14:textId="77777777" w:rsidR="009D36EE" w:rsidRPr="009D36EE" w:rsidRDefault="009D36EE" w:rsidP="009D36EE">
      <w:pPr>
        <w:pStyle w:val="Bibliografia"/>
      </w:pPr>
      <w:r w:rsidRPr="009D36EE">
        <w:t>(19)</w:t>
      </w:r>
      <w:r w:rsidRPr="009D36EE">
        <w:tab/>
        <w:t xml:space="preserve">Kubik, Ł.; Jacyna, J.; Struck-Lewicka, W.; Markuszewski, M. J.; Wiczling, P. LC-TOF-MS Data Collected for 300 Small Molecules. XBridge Phenyl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EVUJ9.</w:t>
      </w:r>
    </w:p>
    <w:p w14:paraId="3C183720" w14:textId="77777777" w:rsidR="009D36EE" w:rsidRPr="009D36EE" w:rsidRDefault="009D36EE" w:rsidP="009D36EE">
      <w:pPr>
        <w:pStyle w:val="Bibliografia"/>
      </w:pPr>
      <w:r w:rsidRPr="009D36EE">
        <w:t>(20)</w:t>
      </w:r>
      <w:r w:rsidRPr="009D36EE">
        <w:tab/>
        <w:t xml:space="preserve">Kubik, Ł.; Jacyna, J.; Struck-Lewicka, W.; Markuszewski, M. J.; Wiczling, P. LC-TOF-MS Data Collected for 300 Small Molecules. XBridge-C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Y6S8P.</w:t>
      </w:r>
    </w:p>
    <w:p w14:paraId="08078DD0" w14:textId="77777777" w:rsidR="009D36EE" w:rsidRPr="009D36EE" w:rsidRDefault="009D36EE" w:rsidP="009D36EE">
      <w:pPr>
        <w:pStyle w:val="Bibliografia"/>
      </w:pPr>
      <w:r w:rsidRPr="009D36EE">
        <w:t>(21)</w:t>
      </w:r>
      <w:r w:rsidRPr="009D36EE">
        <w:tab/>
        <w:t xml:space="preserve">Wiczling, P. Evaluation of Sequential Bayesian-Based Method Development Procedures for Chromatographic Problems Involving One, Two, and Three Analytes. </w:t>
      </w:r>
      <w:r w:rsidRPr="009D36EE">
        <w:rPr>
          <w:i/>
          <w:iCs/>
        </w:rPr>
        <w:t>SEPARATION SCIENCE PLUS</w:t>
      </w:r>
      <w:r w:rsidRPr="009D36EE">
        <w:t xml:space="preserve">, 2018, </w:t>
      </w:r>
      <w:r w:rsidRPr="009D36EE">
        <w:rPr>
          <w:i/>
          <w:iCs/>
        </w:rPr>
        <w:t>1</w:t>
      </w:r>
      <w:r w:rsidRPr="009D36EE">
        <w:t>, 63–75. https://doi.org/10.1002/sscp.201700037.</w:t>
      </w:r>
    </w:p>
    <w:p w14:paraId="4BC80072" w14:textId="0E956689"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3761F" w14:textId="77777777" w:rsidR="00E927E4" w:rsidRDefault="00E927E4" w:rsidP="006F1F34">
      <w:r>
        <w:separator/>
      </w:r>
    </w:p>
    <w:p w14:paraId="5577814A" w14:textId="77777777" w:rsidR="00E927E4" w:rsidRDefault="00E927E4"/>
    <w:p w14:paraId="64A7E1CD" w14:textId="77777777" w:rsidR="00E927E4" w:rsidRDefault="00E927E4" w:rsidP="001A093C"/>
  </w:endnote>
  <w:endnote w:type="continuationSeparator" w:id="0">
    <w:p w14:paraId="4C3482D3" w14:textId="77777777" w:rsidR="00E927E4" w:rsidRDefault="00E927E4" w:rsidP="006F1F34">
      <w:r>
        <w:continuationSeparator/>
      </w:r>
    </w:p>
    <w:p w14:paraId="158BBE8F" w14:textId="77777777" w:rsidR="00E927E4" w:rsidRDefault="00E927E4"/>
    <w:p w14:paraId="2D1A28A0" w14:textId="77777777" w:rsidR="00E927E4" w:rsidRDefault="00E927E4"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E927E4"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E927E4"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E927E4" w:rsidP="006F1F34">
    <w:pPr>
      <w:pStyle w:val="Stopka"/>
    </w:pPr>
  </w:p>
  <w:p w14:paraId="0EB6940F" w14:textId="77777777" w:rsidR="001F383C" w:rsidRDefault="00E927E4"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E927E4" w:rsidP="006F1F34">
    <w:pPr>
      <w:pStyle w:val="Stopka"/>
    </w:pPr>
  </w:p>
  <w:p w14:paraId="2B7B92A3" w14:textId="77777777" w:rsidR="001F383C" w:rsidRDefault="00E927E4"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560AD" w14:textId="77777777" w:rsidR="00E927E4" w:rsidRDefault="00E927E4" w:rsidP="006F1F34">
      <w:r>
        <w:separator/>
      </w:r>
    </w:p>
    <w:p w14:paraId="1E6A8891" w14:textId="77777777" w:rsidR="00E927E4" w:rsidRDefault="00E927E4"/>
    <w:p w14:paraId="7805F398" w14:textId="77777777" w:rsidR="00E927E4" w:rsidRDefault="00E927E4" w:rsidP="001A093C"/>
  </w:footnote>
  <w:footnote w:type="continuationSeparator" w:id="0">
    <w:p w14:paraId="35B60B9A" w14:textId="77777777" w:rsidR="00E927E4" w:rsidRDefault="00E927E4" w:rsidP="006F1F34">
      <w:r>
        <w:continuationSeparator/>
      </w:r>
    </w:p>
    <w:p w14:paraId="23E7E1EC" w14:textId="77777777" w:rsidR="00E927E4" w:rsidRDefault="00E927E4"/>
    <w:p w14:paraId="11D2DF72" w14:textId="77777777" w:rsidR="00E927E4" w:rsidRDefault="00E927E4"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E927E4"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531F1"/>
    <w:rsid w:val="0006411C"/>
    <w:rsid w:val="000707D9"/>
    <w:rsid w:val="00083091"/>
    <w:rsid w:val="000849C3"/>
    <w:rsid w:val="000927BB"/>
    <w:rsid w:val="00093166"/>
    <w:rsid w:val="00094A15"/>
    <w:rsid w:val="00095461"/>
    <w:rsid w:val="000C3724"/>
    <w:rsid w:val="000E335C"/>
    <w:rsid w:val="000F0DC0"/>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411D"/>
    <w:rsid w:val="0030207E"/>
    <w:rsid w:val="0030302C"/>
    <w:rsid w:val="00305636"/>
    <w:rsid w:val="00307796"/>
    <w:rsid w:val="00312F01"/>
    <w:rsid w:val="0032296C"/>
    <w:rsid w:val="003275D3"/>
    <w:rsid w:val="003304EB"/>
    <w:rsid w:val="00336A10"/>
    <w:rsid w:val="00337D7A"/>
    <w:rsid w:val="00384D2E"/>
    <w:rsid w:val="003936B1"/>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2715D"/>
    <w:rsid w:val="00431F86"/>
    <w:rsid w:val="00436A61"/>
    <w:rsid w:val="00441F83"/>
    <w:rsid w:val="004451B1"/>
    <w:rsid w:val="0045566C"/>
    <w:rsid w:val="00463CEB"/>
    <w:rsid w:val="0046593F"/>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0624"/>
    <w:rsid w:val="00537E0D"/>
    <w:rsid w:val="00540A9F"/>
    <w:rsid w:val="00544A7A"/>
    <w:rsid w:val="00553EF9"/>
    <w:rsid w:val="00560EA7"/>
    <w:rsid w:val="00565E01"/>
    <w:rsid w:val="00574E28"/>
    <w:rsid w:val="0058288E"/>
    <w:rsid w:val="00587D74"/>
    <w:rsid w:val="0059350D"/>
    <w:rsid w:val="005A42DF"/>
    <w:rsid w:val="005D07B9"/>
    <w:rsid w:val="005F4D6F"/>
    <w:rsid w:val="005F7416"/>
    <w:rsid w:val="00601F64"/>
    <w:rsid w:val="00607981"/>
    <w:rsid w:val="006135C1"/>
    <w:rsid w:val="006163A4"/>
    <w:rsid w:val="00620323"/>
    <w:rsid w:val="00630434"/>
    <w:rsid w:val="0063114F"/>
    <w:rsid w:val="00633951"/>
    <w:rsid w:val="00637B4A"/>
    <w:rsid w:val="00640555"/>
    <w:rsid w:val="00646BD1"/>
    <w:rsid w:val="006506B4"/>
    <w:rsid w:val="0065085B"/>
    <w:rsid w:val="00652AA5"/>
    <w:rsid w:val="00671B2F"/>
    <w:rsid w:val="006760F5"/>
    <w:rsid w:val="00681A67"/>
    <w:rsid w:val="0068285E"/>
    <w:rsid w:val="00682F64"/>
    <w:rsid w:val="00684304"/>
    <w:rsid w:val="006866F8"/>
    <w:rsid w:val="00687B7B"/>
    <w:rsid w:val="00694B05"/>
    <w:rsid w:val="00696651"/>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501C8"/>
    <w:rsid w:val="00855571"/>
    <w:rsid w:val="00857755"/>
    <w:rsid w:val="00862064"/>
    <w:rsid w:val="008677E5"/>
    <w:rsid w:val="00871273"/>
    <w:rsid w:val="0087420D"/>
    <w:rsid w:val="00881669"/>
    <w:rsid w:val="008856E3"/>
    <w:rsid w:val="00885A86"/>
    <w:rsid w:val="008A351F"/>
    <w:rsid w:val="008B3147"/>
    <w:rsid w:val="008B3F31"/>
    <w:rsid w:val="008B5CAC"/>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D36EE"/>
    <w:rsid w:val="009E0E67"/>
    <w:rsid w:val="009F02FF"/>
    <w:rsid w:val="00A05CF1"/>
    <w:rsid w:val="00A07B00"/>
    <w:rsid w:val="00A17ACF"/>
    <w:rsid w:val="00A20323"/>
    <w:rsid w:val="00A2047A"/>
    <w:rsid w:val="00A356A5"/>
    <w:rsid w:val="00A37C3B"/>
    <w:rsid w:val="00A4009A"/>
    <w:rsid w:val="00A5422A"/>
    <w:rsid w:val="00A61E58"/>
    <w:rsid w:val="00A659EE"/>
    <w:rsid w:val="00A713F1"/>
    <w:rsid w:val="00A774C2"/>
    <w:rsid w:val="00A82D1C"/>
    <w:rsid w:val="00A8429B"/>
    <w:rsid w:val="00A85F47"/>
    <w:rsid w:val="00A86333"/>
    <w:rsid w:val="00A9646D"/>
    <w:rsid w:val="00AA671C"/>
    <w:rsid w:val="00AB129B"/>
    <w:rsid w:val="00AB5346"/>
    <w:rsid w:val="00AC0C34"/>
    <w:rsid w:val="00AC1017"/>
    <w:rsid w:val="00AC3168"/>
    <w:rsid w:val="00AC37A5"/>
    <w:rsid w:val="00AC38FB"/>
    <w:rsid w:val="00AC5FEE"/>
    <w:rsid w:val="00AD3413"/>
    <w:rsid w:val="00AE102F"/>
    <w:rsid w:val="00AE258A"/>
    <w:rsid w:val="00AE7D14"/>
    <w:rsid w:val="00AF1DF4"/>
    <w:rsid w:val="00AF22DD"/>
    <w:rsid w:val="00AF5FF7"/>
    <w:rsid w:val="00AF71C7"/>
    <w:rsid w:val="00AF74A3"/>
    <w:rsid w:val="00B06E86"/>
    <w:rsid w:val="00B135F2"/>
    <w:rsid w:val="00B15127"/>
    <w:rsid w:val="00B1628E"/>
    <w:rsid w:val="00B23B47"/>
    <w:rsid w:val="00B33FFD"/>
    <w:rsid w:val="00B340E6"/>
    <w:rsid w:val="00B673C8"/>
    <w:rsid w:val="00B6759D"/>
    <w:rsid w:val="00B73148"/>
    <w:rsid w:val="00B76DAB"/>
    <w:rsid w:val="00B83009"/>
    <w:rsid w:val="00B91851"/>
    <w:rsid w:val="00B929F4"/>
    <w:rsid w:val="00B972BD"/>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A666C"/>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160F"/>
    <w:rsid w:val="00DF55E7"/>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27E4"/>
    <w:rsid w:val="00E95769"/>
    <w:rsid w:val="00E96D90"/>
    <w:rsid w:val="00E97FFA"/>
    <w:rsid w:val="00EA06CE"/>
    <w:rsid w:val="00EA4F0C"/>
    <w:rsid w:val="00EB6340"/>
    <w:rsid w:val="00EC26A4"/>
    <w:rsid w:val="00EC37B7"/>
    <w:rsid w:val="00ED1641"/>
    <w:rsid w:val="00EE27A0"/>
    <w:rsid w:val="00EE360A"/>
    <w:rsid w:val="00EE7031"/>
    <w:rsid w:val="00EF598D"/>
    <w:rsid w:val="00F06C2F"/>
    <w:rsid w:val="00F072DC"/>
    <w:rsid w:val="00F21F48"/>
    <w:rsid w:val="00F277B5"/>
    <w:rsid w:val="00F31375"/>
    <w:rsid w:val="00F442E9"/>
    <w:rsid w:val="00F45A14"/>
    <w:rsid w:val="00F50001"/>
    <w:rsid w:val="00F51183"/>
    <w:rsid w:val="00F51469"/>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4</TotalTime>
  <Pages>7</Pages>
  <Words>12165</Words>
  <Characters>69341</Characters>
  <Application>Microsoft Office Word</Application>
  <DocSecurity>0</DocSecurity>
  <Lines>577</Lines>
  <Paragraphs>16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50</cp:revision>
  <dcterms:created xsi:type="dcterms:W3CDTF">2023-05-26T10:37:00Z</dcterms:created>
  <dcterms:modified xsi:type="dcterms:W3CDTF">2023-09-0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PMCibPL"/&gt;&lt;style id="http://www.zotero.org/styles/american-chemical-society" hasBibliography="1" bibliographyStyleHasBeenSet="1"/&gt;&lt;prefs&gt;&lt;pref name="fieldType" value="Field"/&gt;&lt;/prefs&gt;&lt;/data&gt;</vt:lpwstr>
  </property>
</Properties>
</file>